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27C0DE" w14:textId="459E0013" w:rsidR="001860C2" w:rsidRPr="00D30724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30724">
        <w:rPr>
          <w:rFonts w:ascii="Times New Roman" w:hAnsi="Times New Roman" w:cs="Times New Roman"/>
          <w:b/>
          <w:sz w:val="24"/>
          <w:szCs w:val="24"/>
        </w:rPr>
        <w:t>Supplementary Material – A</w:t>
      </w:r>
      <w:r w:rsidR="008425B5">
        <w:rPr>
          <w:rFonts w:ascii="Times New Roman" w:hAnsi="Times New Roman" w:cs="Times New Roman"/>
          <w:b/>
          <w:sz w:val="24"/>
          <w:szCs w:val="24"/>
        </w:rPr>
        <w:t>rticle S1</w:t>
      </w:r>
    </w:p>
    <w:p w14:paraId="221ECC6F" w14:textId="3B5A0113" w:rsidR="001860C2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E0D15D9" w14:textId="617C3DAF" w:rsidR="008425B5" w:rsidRPr="00B83BCC" w:rsidRDefault="008425B5" w:rsidP="008425B5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B83BCC">
        <w:rPr>
          <w:rFonts w:ascii="Times New Roman" w:hAnsi="Times New Roman" w:cs="Times New Roman"/>
          <w:b/>
          <w:sz w:val="24"/>
          <w:szCs w:val="24"/>
        </w:rPr>
        <w:t>Density and population viability of coastal marten: a rare and geographically isolated small carnivore</w:t>
      </w:r>
    </w:p>
    <w:p w14:paraId="370C18B3" w14:textId="77777777" w:rsidR="008425B5" w:rsidRPr="00B83BCC" w:rsidRDefault="008425B5" w:rsidP="008425B5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B83BCC">
        <w:rPr>
          <w:rFonts w:ascii="Times New Roman" w:hAnsi="Times New Roman" w:cs="Times New Roman"/>
          <w:b/>
          <w:sz w:val="24"/>
          <w:szCs w:val="24"/>
        </w:rPr>
        <w:t>Mark A. Linnell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1a</w:t>
      </w:r>
      <w:r w:rsidRPr="00B83BCC">
        <w:rPr>
          <w:rFonts w:ascii="Times New Roman" w:hAnsi="Times New Roman" w:cs="Times New Roman"/>
        </w:rPr>
        <w:t xml:space="preserve">, </w:t>
      </w:r>
      <w:r w:rsidRPr="00B83BCC">
        <w:rPr>
          <w:rFonts w:ascii="Times New Roman" w:hAnsi="Times New Roman" w:cs="Times New Roman"/>
          <w:b/>
          <w:sz w:val="24"/>
          <w:szCs w:val="24"/>
        </w:rPr>
        <w:t>Katie M. Moriarty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2a</w:t>
      </w:r>
      <w:r w:rsidRPr="00B83BCC">
        <w:rPr>
          <w:rFonts w:ascii="Times New Roman" w:hAnsi="Times New Roman" w:cs="Times New Roman"/>
        </w:rPr>
        <w:t xml:space="preserve">, </w:t>
      </w:r>
      <w:r w:rsidRPr="00B83BCC">
        <w:rPr>
          <w:rFonts w:ascii="Times New Roman" w:hAnsi="Times New Roman" w:cs="Times New Roman"/>
          <w:b/>
          <w:sz w:val="24"/>
          <w:szCs w:val="24"/>
        </w:rPr>
        <w:t>David S. Green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83BCC">
        <w:rPr>
          <w:rFonts w:ascii="Times New Roman" w:hAnsi="Times New Roman" w:cs="Times New Roman"/>
          <w:sz w:val="24"/>
          <w:szCs w:val="24"/>
        </w:rPr>
        <w:t xml:space="preserve">, </w:t>
      </w:r>
      <w:r w:rsidRPr="00B83BCC">
        <w:rPr>
          <w:rFonts w:ascii="Times New Roman" w:hAnsi="Times New Roman" w:cs="Times New Roman"/>
          <w:b/>
          <w:sz w:val="24"/>
          <w:szCs w:val="24"/>
        </w:rPr>
        <w:t>Taal Levi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4</w:t>
      </w:r>
    </w:p>
    <w:p w14:paraId="12957241" w14:textId="77777777" w:rsidR="001860C2" w:rsidRPr="00D30724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30724">
        <w:rPr>
          <w:rFonts w:ascii="Times New Roman" w:hAnsi="Times New Roman" w:cs="Times New Roman"/>
          <w:b/>
          <w:sz w:val="24"/>
          <w:szCs w:val="24"/>
        </w:rPr>
        <w:t>Bayesian modeling and example code</w:t>
      </w:r>
      <w:bookmarkStart w:id="0" w:name="_GoBack"/>
      <w:bookmarkEnd w:id="0"/>
    </w:p>
    <w:p w14:paraId="0A4CD65F" w14:textId="77777777" w:rsidR="001860C2" w:rsidRPr="00D30724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0C8BB2D" w14:textId="29A706E7" w:rsidR="001860C2" w:rsidRPr="00D30724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30724">
        <w:rPr>
          <w:rFonts w:ascii="Times New Roman" w:hAnsi="Times New Roman" w:cs="Times New Roman"/>
          <w:sz w:val="24"/>
          <w:szCs w:val="24"/>
        </w:rPr>
        <w:t xml:space="preserve">We used JAGS </w:t>
      </w:r>
      <w:r w:rsidRPr="00D30724">
        <w:rPr>
          <w:rFonts w:ascii="Times New Roman" w:hAnsi="Times New Roman" w:cs="Times New Roman"/>
          <w:sz w:val="24"/>
          <w:szCs w:val="24"/>
        </w:rPr>
        <w:fldChar w:fldCharType="begin"/>
      </w:r>
      <w:r w:rsidRPr="00D307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ummer&lt;/Author&gt;&lt;Year&gt;2003&lt;/Year&gt;&lt;RecNum&gt;2728&lt;/RecNum&gt;&lt;DisplayText&gt;(Plummer, 2003)&lt;/DisplayText&gt;&lt;record&gt;&lt;rec-number&gt;2728&lt;/rec-number&gt;&lt;foreign-keys&gt;&lt;key app="EN" db-id="0s2fp59zy9t0z2edwz8pxpwgxxvea0x2pzta" timestamp="1474134913"&gt;2728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Vienna&lt;/publisher&gt;&lt;urls&gt;&lt;/urls&gt;&lt;/record&gt;&lt;/Cite&gt;&lt;/EndNote&gt;</w:instrText>
      </w:r>
      <w:r w:rsidRPr="00D30724">
        <w:rPr>
          <w:rFonts w:ascii="Times New Roman" w:hAnsi="Times New Roman" w:cs="Times New Roman"/>
          <w:sz w:val="24"/>
          <w:szCs w:val="24"/>
        </w:rPr>
        <w:fldChar w:fldCharType="separate"/>
      </w:r>
      <w:r w:rsidRPr="00D30724">
        <w:rPr>
          <w:rFonts w:ascii="Times New Roman" w:hAnsi="Times New Roman" w:cs="Times New Roman"/>
          <w:noProof/>
          <w:sz w:val="24"/>
          <w:szCs w:val="24"/>
        </w:rPr>
        <w:t>(Plummer, 2003)</w:t>
      </w:r>
      <w:r w:rsidRPr="00D3072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Pr="00D30724">
        <w:rPr>
          <w:rFonts w:ascii="Times New Roman" w:hAnsi="Times New Roman" w:cs="Times New Roman"/>
          <w:sz w:val="24"/>
          <w:szCs w:val="24"/>
        </w:rPr>
        <w:t xml:space="preserve"> accessed with the jagsUI package </w:t>
      </w:r>
      <w:r w:rsidRPr="00D30724">
        <w:rPr>
          <w:rFonts w:ascii="Times New Roman" w:hAnsi="Times New Roman" w:cs="Times New Roman"/>
          <w:sz w:val="24"/>
          <w:szCs w:val="24"/>
        </w:rPr>
        <w:fldChar w:fldCharType="begin"/>
      </w:r>
      <w:r w:rsidRPr="00D307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llner&lt;/Author&gt;&lt;Year&gt;2014&lt;/Year&gt;&lt;RecNum&gt;3125&lt;/RecNum&gt;&lt;DisplayText&gt;(Kellner, 2014)&lt;/DisplayText&gt;&lt;record&gt;&lt;rec-number&gt;3125&lt;/rec-number&gt;&lt;foreign-keys&gt;&lt;key app="EN" db-id="0s2fp59zy9t0z2edwz8pxpwgxxvea0x2pzta" timestamp="1499208358"&gt;3125&lt;/key&gt;&lt;/foreign-keys&gt;&lt;ref-type name="Journal Article"&gt;17&lt;/ref-type&gt;&lt;contributors&gt;&lt;authors&gt;&lt;author&gt;Kellner, K&lt;/author&gt;&lt;/authors&gt;&lt;/contributors&gt;&lt;titles&gt;&lt;title&gt;jagsUI: Run JAGS (specifically, libjags) from R; an alternative user interface for rjags&lt;/title&gt;&lt;secondary-title&gt;R package version&lt;/secondary-title&gt;&lt;/titles&gt;&lt;periodical&gt;&lt;full-title&gt;R package version&lt;/full-title&gt;&lt;/periodical&gt;&lt;pages&gt;356-364&lt;/pages&gt;&lt;volume&gt;1&lt;/volume&gt;&lt;dates&gt;&lt;year&gt;2014&lt;/year&gt;&lt;/dates&gt;&lt;urls&gt;&lt;/urls&gt;&lt;/record&gt;&lt;/Cite&gt;&lt;/EndNote&gt;</w:instrText>
      </w:r>
      <w:r w:rsidRPr="00D30724">
        <w:rPr>
          <w:rFonts w:ascii="Times New Roman" w:hAnsi="Times New Roman" w:cs="Times New Roman"/>
          <w:sz w:val="24"/>
          <w:szCs w:val="24"/>
        </w:rPr>
        <w:fldChar w:fldCharType="separate"/>
      </w:r>
      <w:r w:rsidRPr="00D30724">
        <w:rPr>
          <w:rFonts w:ascii="Times New Roman" w:hAnsi="Times New Roman" w:cs="Times New Roman"/>
          <w:noProof/>
          <w:sz w:val="24"/>
          <w:szCs w:val="24"/>
        </w:rPr>
        <w:t>(Kellner, 2014)</w:t>
      </w:r>
      <w:r w:rsidRPr="00D30724">
        <w:rPr>
          <w:rFonts w:ascii="Times New Roman" w:hAnsi="Times New Roman" w:cs="Times New Roman"/>
          <w:sz w:val="24"/>
          <w:szCs w:val="24"/>
        </w:rPr>
        <w:fldChar w:fldCharType="end"/>
      </w:r>
      <w:r w:rsidRPr="00D30724">
        <w:rPr>
          <w:rFonts w:ascii="Times New Roman" w:hAnsi="Times New Roman" w:cs="Times New Roman"/>
          <w:sz w:val="24"/>
          <w:szCs w:val="24"/>
        </w:rPr>
        <w:t xml:space="preserve"> in R v. 3.2.3 (R Core Team 2016)</w:t>
      </w:r>
      <w:r>
        <w:rPr>
          <w:rFonts w:ascii="Times New Roman" w:hAnsi="Times New Roman" w:cs="Times New Roman"/>
          <w:sz w:val="24"/>
          <w:szCs w:val="24"/>
        </w:rPr>
        <w:t>, to run the spatial mark-</w:t>
      </w:r>
      <w:r w:rsidR="007F6D73">
        <w:rPr>
          <w:rFonts w:ascii="Times New Roman" w:hAnsi="Times New Roman" w:cs="Times New Roman"/>
          <w:sz w:val="24"/>
          <w:szCs w:val="24"/>
        </w:rPr>
        <w:t>resight</w:t>
      </w:r>
      <w:r>
        <w:rPr>
          <w:rFonts w:ascii="Times New Roman" w:hAnsi="Times New Roman" w:cs="Times New Roman"/>
          <w:sz w:val="24"/>
          <w:szCs w:val="24"/>
        </w:rPr>
        <w:t xml:space="preserve"> analysis</w:t>
      </w:r>
      <w:r w:rsidRPr="00D30724">
        <w:rPr>
          <w:rFonts w:ascii="Times New Roman" w:hAnsi="Times New Roman" w:cs="Times New Roman"/>
          <w:sz w:val="24"/>
          <w:szCs w:val="24"/>
        </w:rPr>
        <w:t>. Estimat</w:t>
      </w:r>
      <w:r w:rsidR="00885F27">
        <w:rPr>
          <w:rFonts w:ascii="Times New Roman" w:hAnsi="Times New Roman" w:cs="Times New Roman"/>
          <w:sz w:val="24"/>
          <w:szCs w:val="24"/>
        </w:rPr>
        <w:t>es were calculated from 3,0</w:t>
      </w:r>
      <w:r w:rsidRPr="00D30724">
        <w:rPr>
          <w:rFonts w:ascii="Times New Roman" w:hAnsi="Times New Roman" w:cs="Times New Roman"/>
          <w:sz w:val="24"/>
          <w:szCs w:val="24"/>
        </w:rPr>
        <w:t>00 MCMC sample</w:t>
      </w:r>
      <w:r w:rsidR="00885F27">
        <w:rPr>
          <w:rFonts w:ascii="Times New Roman" w:hAnsi="Times New Roman" w:cs="Times New Roman"/>
          <w:sz w:val="24"/>
          <w:szCs w:val="24"/>
        </w:rPr>
        <w:t>s, taken from 3 chains run for 10,000 iterations, thinned by five</w:t>
      </w:r>
      <w:r w:rsidRPr="00D30724">
        <w:rPr>
          <w:rFonts w:ascii="Times New Roman" w:hAnsi="Times New Roman" w:cs="Times New Roman"/>
          <w:sz w:val="24"/>
          <w:szCs w:val="24"/>
        </w:rPr>
        <w:t>, following a burn-in of 5</w:t>
      </w:r>
      <w:r w:rsidR="00885F27">
        <w:rPr>
          <w:rFonts w:ascii="Times New Roman" w:hAnsi="Times New Roman" w:cs="Times New Roman"/>
          <w:sz w:val="24"/>
          <w:szCs w:val="24"/>
        </w:rPr>
        <w:t>,0</w:t>
      </w:r>
      <w:r w:rsidRPr="00D30724">
        <w:rPr>
          <w:rFonts w:ascii="Times New Roman" w:hAnsi="Times New Roman" w:cs="Times New Roman"/>
          <w:sz w:val="24"/>
          <w:szCs w:val="24"/>
        </w:rPr>
        <w:t>00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30724">
        <w:rPr>
          <w:rFonts w:ascii="Times New Roman" w:hAnsi="Times New Roman" w:cs="Times New Roman"/>
          <w:sz w:val="24"/>
          <w:szCs w:val="24"/>
        </w:rPr>
        <w:t xml:space="preserve">Below is the code we used to fit </w:t>
      </w:r>
      <w:r>
        <w:rPr>
          <w:rFonts w:ascii="Times New Roman" w:hAnsi="Times New Roman" w:cs="Times New Roman"/>
          <w:sz w:val="24"/>
          <w:szCs w:val="24"/>
        </w:rPr>
        <w:t>our</w:t>
      </w:r>
      <w:r w:rsidRPr="00D30724">
        <w:rPr>
          <w:rFonts w:ascii="Times New Roman" w:hAnsi="Times New Roman" w:cs="Times New Roman"/>
          <w:sz w:val="24"/>
          <w:szCs w:val="24"/>
        </w:rPr>
        <w:t xml:space="preserve"> spatial mark-</w:t>
      </w:r>
      <w:r w:rsidR="00274AA9">
        <w:rPr>
          <w:rFonts w:ascii="Times New Roman" w:hAnsi="Times New Roman" w:cs="Times New Roman"/>
          <w:sz w:val="24"/>
          <w:szCs w:val="24"/>
        </w:rPr>
        <w:t>resight</w:t>
      </w:r>
      <w:r w:rsidRPr="00D30724">
        <w:rPr>
          <w:rFonts w:ascii="Times New Roman" w:hAnsi="Times New Roman" w:cs="Times New Roman"/>
          <w:sz w:val="24"/>
          <w:szCs w:val="24"/>
        </w:rPr>
        <w:t xml:space="preserve"> model with telemetry data to a population of coastal martens in central Oregon.</w:t>
      </w:r>
      <w:r w:rsidR="002C41D3">
        <w:rPr>
          <w:rFonts w:ascii="Times New Roman" w:hAnsi="Times New Roman" w:cs="Times New Roman"/>
          <w:sz w:val="24"/>
          <w:szCs w:val="24"/>
        </w:rPr>
        <w:t xml:space="preserve"> Data files should be formatted in the structure below.</w:t>
      </w:r>
    </w:p>
    <w:p w14:paraId="606B712B" w14:textId="77777777" w:rsidR="00C45419" w:rsidRDefault="00C45419" w:rsidP="001860C2">
      <w:pPr>
        <w:spacing w:after="0" w:line="240" w:lineRule="auto"/>
        <w:rPr>
          <w:rFonts w:ascii="Times New Roman" w:hAnsi="Times New Roman" w:cs="Times New Roman"/>
        </w:rPr>
      </w:pPr>
    </w:p>
    <w:p w14:paraId="6D04BE46" w14:textId="3A86CCCC" w:rsid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model {</w:t>
      </w:r>
    </w:p>
    <w:p w14:paraId="2BB0B0EE" w14:textId="77777777" w:rsidR="00831506" w:rsidRDefault="00831506" w:rsidP="001860C2">
      <w:pPr>
        <w:spacing w:after="0" w:line="240" w:lineRule="auto"/>
        <w:rPr>
          <w:rFonts w:ascii="Times New Roman" w:hAnsi="Times New Roman" w:cs="Times New Roman"/>
        </w:rPr>
      </w:pPr>
    </w:p>
    <w:p w14:paraId="3EE9406C" w14:textId="14E16E44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# Data</w:t>
      </w:r>
      <w:r w:rsidR="00C45419">
        <w:rPr>
          <w:rFonts w:ascii="Times New Roman" w:hAnsi="Times New Roman" w:cs="Times New Roman"/>
          <w:i/>
          <w:sz w:val="24"/>
          <w:szCs w:val="24"/>
        </w:rPr>
        <w:t xml:space="preserve"> and definitions</w:t>
      </w:r>
    </w:p>
    <w:p w14:paraId="15593AFD" w14:textId="274FF2E8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Baiting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 = days since last baiting at each camera location</w:t>
      </w:r>
    </w:p>
    <w:p w14:paraId="1B38C7E4" w14:textId="41267DB5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# Sex = sex of each marten (0/1); males are 0, females are 1, NA for augmented individuals </w:t>
      </w:r>
    </w:p>
    <w:p w14:paraId="6C593058" w14:textId="5BF6FC50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Y.trap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 = the number of times each marten was trapped 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i 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at each trapping location </w:t>
      </w:r>
      <w:r w:rsidR="002C41D3">
        <w:rPr>
          <w:rFonts w:ascii="Times New Roman" w:hAnsi="Times New Roman" w:cs="Times New Roman"/>
          <w:i/>
          <w:sz w:val="24"/>
          <w:szCs w:val="24"/>
        </w:rPr>
        <w:t>j</w:t>
      </w:r>
    </w:p>
    <w:p w14:paraId="34A09ADA" w14:textId="10FE8ED7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Y.cam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 = whether or not 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(0/1) 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each marked marten 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i 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was seen at camera 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j on </w:t>
      </w:r>
      <w:r w:rsidR="0059639D">
        <w:rPr>
          <w:rFonts w:ascii="Times New Roman" w:hAnsi="Times New Roman" w:cs="Times New Roman"/>
          <w:i/>
          <w:sz w:val="24"/>
          <w:szCs w:val="24"/>
        </w:rPr>
        <w:t>night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 k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106172D7" w14:textId="563220A6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# </w:t>
      </w:r>
      <w:r w:rsidR="009D0CF6">
        <w:rPr>
          <w:rFonts w:ascii="Times New Roman" w:hAnsi="Times New Roman" w:cs="Times New Roman"/>
          <w:i/>
          <w:sz w:val="24"/>
          <w:szCs w:val="24"/>
        </w:rPr>
        <w:t>nU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 = 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the total number of unmarked martens 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seen at </w:t>
      </w:r>
      <w:r w:rsidR="002C41D3">
        <w:rPr>
          <w:rFonts w:ascii="Times New Roman" w:hAnsi="Times New Roman" w:cs="Times New Roman"/>
          <w:i/>
          <w:sz w:val="24"/>
          <w:szCs w:val="24"/>
        </w:rPr>
        <w:t>c</w:t>
      </w:r>
      <w:r w:rsidR="0059639D">
        <w:rPr>
          <w:rFonts w:ascii="Times New Roman" w:hAnsi="Times New Roman" w:cs="Times New Roman"/>
          <w:i/>
          <w:sz w:val="24"/>
          <w:szCs w:val="24"/>
        </w:rPr>
        <w:t>amera</w:t>
      </w:r>
      <w:r w:rsidR="002C41D3">
        <w:rPr>
          <w:rFonts w:ascii="Times New Roman" w:hAnsi="Times New Roman" w:cs="Times New Roman"/>
          <w:i/>
          <w:sz w:val="24"/>
          <w:szCs w:val="24"/>
        </w:rPr>
        <w:t xml:space="preserve"> j on night k</w:t>
      </w:r>
    </w:p>
    <w:p w14:paraId="057F6D30" w14:textId="339EB875" w:rsidR="00831506" w:rsidRDefault="00831506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locs</w:t>
      </w:r>
      <w:r w:rsidR="0059639D">
        <w:rPr>
          <w:rFonts w:ascii="Times New Roman" w:hAnsi="Times New Roman" w:cs="Times New Roman"/>
          <w:i/>
          <w:sz w:val="24"/>
          <w:szCs w:val="24"/>
        </w:rPr>
        <w:t xml:space="preserve"> = X/Y coordinates of each telemetry location for collared individuals</w:t>
      </w:r>
    </w:p>
    <w:p w14:paraId="36A5A4E4" w14:textId="300AA604" w:rsidR="00C45419" w:rsidRPr="00AF31CD" w:rsidRDefault="00C45419" w:rsidP="00C45419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># off = matrix indicating which rows of telemetry locations are assigned to each individual</w:t>
      </w:r>
    </w:p>
    <w:p w14:paraId="10D2815C" w14:textId="759ECE35" w:rsidR="009D0CF6" w:rsidRDefault="0059639D" w:rsidP="0083150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K.trap = the number of nights each trap was open during the trapping season</w:t>
      </w:r>
    </w:p>
    <w:p w14:paraId="6F1CA9DC" w14:textId="6859B360" w:rsidR="009D0CF6" w:rsidRDefault="009D0CF6" w:rsidP="009D0CF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K.cam = the number of nights the cameras were deployed</w:t>
      </w:r>
    </w:p>
    <w:p w14:paraId="4B338270" w14:textId="544347E9" w:rsidR="009D0CF6" w:rsidRDefault="009D0CF6" w:rsidP="009D0CF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n.cams = the number of cameras deployed in the resight transect</w:t>
      </w:r>
    </w:p>
    <w:p w14:paraId="035AEB0D" w14:textId="342A8DE9" w:rsidR="009D0CF6" w:rsidRDefault="009D0CF6" w:rsidP="009D0CF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N.marked = the number of individuals that were marked (captured)</w:t>
      </w:r>
    </w:p>
    <w:p w14:paraId="6A781D85" w14:textId="5F92FC6F" w:rsidR="001860C2" w:rsidRPr="00AF31CD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># nG = number of grid cells in the state space</w:t>
      </w:r>
    </w:p>
    <w:p w14:paraId="1D116B3C" w14:textId="24EB1188" w:rsidR="001860C2" w:rsidRPr="00AF31CD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 xml:space="preserve"># M = number of </w:t>
      </w:r>
      <w:r w:rsidR="00F46F1D">
        <w:rPr>
          <w:rFonts w:ascii="Times New Roman" w:hAnsi="Times New Roman" w:cs="Times New Roman"/>
          <w:i/>
          <w:sz w:val="24"/>
          <w:szCs w:val="24"/>
        </w:rPr>
        <w:t>individuals to monitor in the augmented dataset</w:t>
      </w:r>
    </w:p>
    <w:p w14:paraId="2DE7BF3B" w14:textId="15DF28A6" w:rsidR="001860C2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 xml:space="preserve"># </w:t>
      </w:r>
      <w:r w:rsidR="009B604E">
        <w:rPr>
          <w:rFonts w:ascii="Times New Roman" w:hAnsi="Times New Roman" w:cs="Times New Roman"/>
          <w:i/>
          <w:sz w:val="24"/>
          <w:szCs w:val="24"/>
        </w:rPr>
        <w:t>s</w:t>
      </w:r>
      <w:r w:rsidR="00776F6B">
        <w:rPr>
          <w:rFonts w:ascii="Times New Roman" w:hAnsi="Times New Roman" w:cs="Times New Roman"/>
          <w:i/>
          <w:sz w:val="24"/>
          <w:szCs w:val="24"/>
        </w:rPr>
        <w:t xml:space="preserve"> = activity center</w:t>
      </w:r>
    </w:p>
    <w:p w14:paraId="2D2719AF" w14:textId="3B906FF8" w:rsidR="009B604E" w:rsidRPr="00AF31CD" w:rsidRDefault="009B604E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S = X/Y coordinates of each grid centroid</w:t>
      </w:r>
    </w:p>
    <w:p w14:paraId="2EA017F2" w14:textId="191CAC30" w:rsidR="001860C2" w:rsidRPr="00AF31CD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># x0g = x coordinate of grid cell center</w:t>
      </w:r>
    </w:p>
    <w:p w14:paraId="4EC36CC4" w14:textId="7C065DC3" w:rsidR="001860C2" w:rsidRPr="00AF31CD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># y0g = y coordinate of grid cell center</w:t>
      </w:r>
    </w:p>
    <w:p w14:paraId="7F98F039" w14:textId="1B48081D" w:rsidR="001860C2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AF31CD">
        <w:rPr>
          <w:rFonts w:ascii="Times New Roman" w:hAnsi="Times New Roman" w:cs="Times New Roman"/>
          <w:i/>
          <w:sz w:val="24"/>
          <w:szCs w:val="24"/>
        </w:rPr>
        <w:t># nU = the number of unmarked individuals seen on camera j on day k</w:t>
      </w:r>
    </w:p>
    <w:p w14:paraId="2944AAA7" w14:textId="356C0732" w:rsidR="001860C2" w:rsidRDefault="001860C2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pixArea = area of the pixels</w:t>
      </w:r>
    </w:p>
    <w:p w14:paraId="7354B18E" w14:textId="0C5CC7A8" w:rsidR="00776F6B" w:rsidRDefault="00F46F1D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F46F1D">
        <w:rPr>
          <w:rFonts w:ascii="Times New Roman" w:hAnsi="Times New Roman" w:cs="Times New Roman"/>
          <w:i/>
          <w:sz w:val="24"/>
          <w:szCs w:val="24"/>
        </w:rPr>
        <w:t># n.collar = number of collared animals</w:t>
      </w:r>
    </w:p>
    <w:p w14:paraId="4593E365" w14:textId="5E643E3D" w:rsidR="00776F6B" w:rsidRDefault="00776F6B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n.traps</w:t>
      </w:r>
      <w:r w:rsidR="00F721A2">
        <w:rPr>
          <w:rFonts w:ascii="Times New Roman" w:hAnsi="Times New Roman" w:cs="Times New Roman"/>
          <w:i/>
          <w:sz w:val="24"/>
          <w:szCs w:val="24"/>
        </w:rPr>
        <w:t xml:space="preserve"> = number of trapping locations</w:t>
      </w:r>
    </w:p>
    <w:p w14:paraId="7D2C9DD4" w14:textId="46B48B91" w:rsidR="00776F6B" w:rsidRDefault="00776F6B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x0g = x coordinate of activity center</w:t>
      </w:r>
    </w:p>
    <w:p w14:paraId="33AFC155" w14:textId="175B189D" w:rsidR="00776F6B" w:rsidRDefault="00776F6B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y0g = y coordinate of activity center</w:t>
      </w:r>
    </w:p>
    <w:p w14:paraId="0BB37E98" w14:textId="1CCBF7D5" w:rsidR="00C45419" w:rsidRDefault="00C45419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cam.x = X coordinate of each camera</w:t>
      </w:r>
    </w:p>
    <w:p w14:paraId="000C56CD" w14:textId="57EF7414" w:rsidR="00C45419" w:rsidRDefault="00C45419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cam.y = Y coordinate of each camera</w:t>
      </w:r>
    </w:p>
    <w:p w14:paraId="61005675" w14:textId="18450AF8" w:rsidR="00C45419" w:rsidRDefault="00C45419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# trap.x = X coordinate of each trap</w:t>
      </w:r>
    </w:p>
    <w:p w14:paraId="0B70F622" w14:textId="2BC28E8F" w:rsidR="00C45419" w:rsidRDefault="00C45419" w:rsidP="001860C2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lastRenderedPageBreak/>
        <w:t># trap.y = Y coordinate of each trap</w:t>
      </w:r>
    </w:p>
    <w:p w14:paraId="01F65049" w14:textId="5D05D413" w:rsidR="001860C2" w:rsidRPr="009D0CF6" w:rsidRDefault="009D0CF6" w:rsidP="009D0CF6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ab/>
      </w:r>
    </w:p>
    <w:p w14:paraId="50F29A1B" w14:textId="61E3BBD8" w:rsidR="00274AA9" w:rsidRDefault="00274AA9" w:rsidP="001860C2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# Priors and constraints</w:t>
      </w:r>
    </w:p>
    <w:p w14:paraId="68E8B73C" w14:textId="78AA3AA3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psi.sex ~ dunif(0,1)</w:t>
      </w:r>
      <w:r w:rsidR="00DF3B50">
        <w:rPr>
          <w:rFonts w:ascii="Times New Roman" w:hAnsi="Times New Roman" w:cs="Times New Roman"/>
        </w:rPr>
        <w:t xml:space="preserve"> 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  <w:t># Prior for sex</w:t>
      </w:r>
    </w:p>
    <w:p w14:paraId="42CA6A3D" w14:textId="35987202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 xml:space="preserve">alpha0 ~ dunif(-5,5) 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</w:r>
      <w:r w:rsidRPr="001860C2">
        <w:rPr>
          <w:rFonts w:ascii="Times New Roman" w:hAnsi="Times New Roman" w:cs="Times New Roman"/>
        </w:rPr>
        <w:t># I</w:t>
      </w:r>
      <w:r w:rsidR="00DF3B50">
        <w:rPr>
          <w:rFonts w:ascii="Times New Roman" w:hAnsi="Times New Roman" w:cs="Times New Roman"/>
        </w:rPr>
        <w:t>ntercept of canopy cover</w:t>
      </w:r>
    </w:p>
    <w:p w14:paraId="6A5A8026" w14:textId="345A74B1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 xml:space="preserve">alpha1 ~ dnorm(0,1) 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</w:r>
      <w:r w:rsidRPr="001860C2">
        <w:rPr>
          <w:rFonts w:ascii="Times New Roman" w:hAnsi="Times New Roman" w:cs="Times New Roman"/>
        </w:rPr>
        <w:t># Effect of canopy cover</w:t>
      </w:r>
    </w:p>
    <w:p w14:paraId="2CF3116A" w14:textId="0D3B8C76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beta0 ~ dunif(-5,5)</w:t>
      </w:r>
      <w:r w:rsidR="00DF3B50">
        <w:rPr>
          <w:rFonts w:ascii="Times New Roman" w:hAnsi="Times New Roman" w:cs="Times New Roman"/>
        </w:rPr>
        <w:t xml:space="preserve"> 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  <w:t># Intercept for capture probability</w:t>
      </w:r>
    </w:p>
    <w:p w14:paraId="03EFE0A9" w14:textId="40883C65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beta1 ~ dnorm(0,1)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  <w:t># Effect of sex on capture probability</w:t>
      </w:r>
    </w:p>
    <w:p w14:paraId="248A5C02" w14:textId="4581CB01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delta0 ~ dunif(-5,5)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  <w:t># Intercept for resight probability</w:t>
      </w:r>
    </w:p>
    <w:p w14:paraId="6AF87D6F" w14:textId="1F55B6D0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delta1 ~ dnorm(0,1)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  <w:t># Effect of sex on resight probability</w:t>
      </w:r>
    </w:p>
    <w:p w14:paraId="59F0FAD1" w14:textId="36530E0C" w:rsidR="00274AA9" w:rsidRPr="001860C2" w:rsidRDefault="00274AA9" w:rsidP="00274AA9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delta2 ~ dnorm(0,1)</w:t>
      </w:r>
      <w:r w:rsidR="00DF3B50">
        <w:rPr>
          <w:rFonts w:ascii="Times New Roman" w:hAnsi="Times New Roman" w:cs="Times New Roman"/>
        </w:rPr>
        <w:tab/>
      </w:r>
      <w:r w:rsidR="00DF3B50">
        <w:rPr>
          <w:rFonts w:ascii="Times New Roman" w:hAnsi="Times New Roman" w:cs="Times New Roman"/>
        </w:rPr>
        <w:tab/>
        <w:t># Effect of days-since-baiting on resight probability</w:t>
      </w:r>
    </w:p>
    <w:p w14:paraId="121BB598" w14:textId="2B4EBCF3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s in 1:2){</w:t>
      </w:r>
    </w:p>
    <w:p w14:paraId="0D6FF33A" w14:textId="06B380E9" w:rsidR="00DF3B50" w:rsidRPr="001860C2" w:rsidRDefault="00DF3B50" w:rsidP="00DF3B50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igma[s] ~ dunif(0,5000)</w:t>
      </w:r>
      <w:r>
        <w:rPr>
          <w:rFonts w:ascii="Times New Roman" w:hAnsi="Times New Roman" w:cs="Times New Roman"/>
        </w:rPr>
        <w:tab/>
        <w:t># Movement parameter by sex</w:t>
      </w:r>
    </w:p>
    <w:p w14:paraId="75E186CB" w14:textId="2F651AD3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sigma2[s] &lt;- sigma[s]^2</w:t>
      </w:r>
    </w:p>
    <w:p w14:paraId="67FD190C" w14:textId="54C2E29F" w:rsid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24F0F03F" w14:textId="77777777" w:rsidR="007F6D73" w:rsidRPr="001860C2" w:rsidRDefault="007F6D73" w:rsidP="001860C2">
      <w:pPr>
        <w:spacing w:after="0" w:line="240" w:lineRule="auto"/>
        <w:rPr>
          <w:rFonts w:ascii="Times New Roman" w:hAnsi="Times New Roman" w:cs="Times New Roman"/>
        </w:rPr>
      </w:pPr>
    </w:p>
    <w:p w14:paraId="43EF92C1" w14:textId="537CE30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 xml:space="preserve"># Intensity function for </w:t>
      </w:r>
      <w:r w:rsidR="00DF3B50">
        <w:rPr>
          <w:rFonts w:ascii="Times New Roman" w:hAnsi="Times New Roman" w:cs="Times New Roman"/>
        </w:rPr>
        <w:t>discrete state-space</w:t>
      </w:r>
      <w:r w:rsidRPr="001860C2">
        <w:rPr>
          <w:rFonts w:ascii="Times New Roman" w:hAnsi="Times New Roman" w:cs="Times New Roman"/>
        </w:rPr>
        <w:t xml:space="preserve"> habitat covariates</w:t>
      </w:r>
    </w:p>
    <w:p w14:paraId="58DDC144" w14:textId="791E4148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g in 1:nG){</w:t>
      </w:r>
    </w:p>
    <w:p w14:paraId="4E4C2EA9" w14:textId="18BB5AC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mu[g] &lt;- exp(alpha0 + alpha1*((cancov[g]-mean(cancov[]))/sd(cancov[])))*pixArea</w:t>
      </w:r>
    </w:p>
    <w:p w14:paraId="5BA6E4E1" w14:textId="66961BE5" w:rsidR="001860C2" w:rsidRPr="001860C2" w:rsidRDefault="009B5394" w:rsidP="001860C2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obs[g] &lt;- mu[g]/EN</w:t>
      </w:r>
      <w:r>
        <w:rPr>
          <w:rFonts w:ascii="Times New Roman" w:hAnsi="Times New Roman" w:cs="Times New Roman"/>
        </w:rPr>
        <w:tab/>
      </w:r>
      <w:r w:rsidR="001860C2" w:rsidRPr="001860C2">
        <w:rPr>
          <w:rFonts w:ascii="Times New Roman" w:hAnsi="Times New Roman" w:cs="Times New Roman"/>
        </w:rPr>
        <w:t># Probability of an activity center being in a grid cell</w:t>
      </w:r>
    </w:p>
    <w:p w14:paraId="2CA783A0" w14:textId="27B90259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 #g</w:t>
      </w:r>
    </w:p>
    <w:p w14:paraId="31715C94" w14:textId="7F9BE838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EN &lt;- sum(mu[])</w:t>
      </w:r>
    </w:p>
    <w:p w14:paraId="64F9703B" w14:textId="1B28AF05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psi &lt;- EN/(M)</w:t>
      </w:r>
    </w:p>
    <w:p w14:paraId="505378CD" w14:textId="02CF2444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2D4E237F" w14:textId="5FAF0930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# Likelihood</w:t>
      </w:r>
      <w:r w:rsidR="00F0194E">
        <w:rPr>
          <w:rFonts w:ascii="Times New Roman" w:hAnsi="Times New Roman" w:cs="Times New Roman"/>
        </w:rPr>
        <w:t>s</w:t>
      </w:r>
    </w:p>
    <w:p w14:paraId="29B47C81" w14:textId="59005107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i in 1:M){</w:t>
      </w:r>
    </w:p>
    <w:p w14:paraId="0C1931A4" w14:textId="4C4D9DB3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z[i] ~ dbern(psi)</w:t>
      </w:r>
      <w:r w:rsidR="009B604E">
        <w:rPr>
          <w:rFonts w:ascii="Times New Roman" w:hAnsi="Times New Roman" w:cs="Times New Roman"/>
        </w:rPr>
        <w:tab/>
      </w:r>
      <w:r w:rsidR="009B604E">
        <w:rPr>
          <w:rFonts w:ascii="Times New Roman" w:hAnsi="Times New Roman" w:cs="Times New Roman"/>
        </w:rPr>
        <w:tab/>
      </w:r>
      <w:r w:rsidR="009B604E">
        <w:rPr>
          <w:rFonts w:ascii="Times New Roman" w:hAnsi="Times New Roman" w:cs="Times New Roman"/>
        </w:rPr>
        <w:tab/>
        <w:t># Inclusion probability</w:t>
      </w:r>
    </w:p>
    <w:p w14:paraId="3D920CB6" w14:textId="530ACF9B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Sex[i] ~ dbern(psi.sex)</w:t>
      </w:r>
      <w:r w:rsidR="009B604E">
        <w:rPr>
          <w:rFonts w:ascii="Times New Roman" w:hAnsi="Times New Roman" w:cs="Times New Roman"/>
        </w:rPr>
        <w:tab/>
      </w:r>
      <w:r w:rsidR="009B604E">
        <w:rPr>
          <w:rFonts w:ascii="Times New Roman" w:hAnsi="Times New Roman" w:cs="Times New Roman"/>
        </w:rPr>
        <w:tab/>
        <w:t># Probability of sex</w:t>
      </w:r>
    </w:p>
    <w:p w14:paraId="26FE7B6F" w14:textId="2FD76399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Sex2[i] &lt;- Sex[i] + 1</w:t>
      </w:r>
    </w:p>
    <w:p w14:paraId="0BD21896" w14:textId="0972DADF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s[i] ~ dcat(probs[])</w:t>
      </w:r>
      <w:r w:rsidR="009B604E">
        <w:rPr>
          <w:rFonts w:ascii="Times New Roman" w:hAnsi="Times New Roman" w:cs="Times New Roman"/>
        </w:rPr>
        <w:tab/>
      </w:r>
      <w:r w:rsidR="009B604E">
        <w:rPr>
          <w:rFonts w:ascii="Times New Roman" w:hAnsi="Times New Roman" w:cs="Times New Roman"/>
        </w:rPr>
        <w:tab/>
        <w:t xml:space="preserve"># </w:t>
      </w:r>
      <w:r w:rsidR="00D95600">
        <w:rPr>
          <w:rFonts w:ascii="Times New Roman" w:hAnsi="Times New Roman" w:cs="Times New Roman"/>
        </w:rPr>
        <w:t>activity center</w:t>
      </w:r>
    </w:p>
    <w:p w14:paraId="1605DC01" w14:textId="384A21D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x0g[i] &lt;- S[s[i],1]</w:t>
      </w:r>
    </w:p>
    <w:p w14:paraId="1CB13123" w14:textId="0F01ED7C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y0g[i] &lt;- S[s[i],2]</w:t>
      </w:r>
    </w:p>
    <w:p w14:paraId="041BF218" w14:textId="58006B7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j in 1:n.cams){</w:t>
      </w:r>
    </w:p>
    <w:p w14:paraId="3F23390B" w14:textId="23287227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k in 1:</w:t>
      </w:r>
      <w:r w:rsidR="009D0CF6">
        <w:rPr>
          <w:rFonts w:ascii="Times New Roman" w:hAnsi="Times New Roman" w:cs="Times New Roman"/>
        </w:rPr>
        <w:t>K.cam</w:t>
      </w:r>
      <w:r w:rsidRPr="001860C2">
        <w:rPr>
          <w:rFonts w:ascii="Times New Roman" w:hAnsi="Times New Roman" w:cs="Times New Roman"/>
        </w:rPr>
        <w:t>){</w:t>
      </w:r>
    </w:p>
    <w:p w14:paraId="455028EC" w14:textId="61B0108B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logit(lam0.resight[i,j,k]) &lt;- delta0 + delta1*Sex[i] + delta2*Baiting[j,k]</w:t>
      </w:r>
    </w:p>
    <w:p w14:paraId="2F3EBBFA" w14:textId="3A777E30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14BE4249" w14:textId="1530BB2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6201A38A" w14:textId="0989689F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logit(lam0.mark[i]) &lt;- beta0 + beta1*Sex[i]</w:t>
      </w:r>
    </w:p>
    <w:p w14:paraId="73EBC7BC" w14:textId="777F42DF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3A8F6856" w14:textId="626A8CE2" w:rsidR="00F0194E" w:rsidRPr="001860C2" w:rsidRDefault="001860C2" w:rsidP="00F0194E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j in 1:n.traps) {</w:t>
      </w:r>
      <w:r w:rsidR="00F0194E" w:rsidRPr="001860C2">
        <w:rPr>
          <w:rFonts w:ascii="Times New Roman" w:hAnsi="Times New Roman" w:cs="Times New Roman"/>
        </w:rPr>
        <w:t xml:space="preserve"> # Likelihood for marking observations (captures)</w:t>
      </w:r>
    </w:p>
    <w:p w14:paraId="6F2181C7" w14:textId="2CAB9E35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d.mark2[i,j] &lt;- (x0g[i]-trap.x[j])^2 + (y0g[i]-trap.y[j])^2</w:t>
      </w:r>
    </w:p>
    <w:p w14:paraId="737CA800" w14:textId="00F38C4A" w:rsidR="001860C2" w:rsidRPr="001860C2" w:rsidRDefault="008758BF" w:rsidP="001860C2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1860C2" w:rsidRPr="001860C2">
        <w:rPr>
          <w:rFonts w:ascii="Times New Roman" w:hAnsi="Times New Roman" w:cs="Times New Roman"/>
        </w:rPr>
        <w:t>.mark[i,j] &lt;- lam0.mark[i]*exp(-d.mark2[i,j]/(2*sigma2[Sex2[i]]))*z[i]</w:t>
      </w:r>
    </w:p>
    <w:p w14:paraId="1045F9D2" w14:textId="7E7D9001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Y.trap[i,j] ~ dbinom(</w:t>
      </w:r>
      <w:r w:rsidR="008758BF">
        <w:rPr>
          <w:rFonts w:ascii="Times New Roman" w:hAnsi="Times New Roman" w:cs="Times New Roman"/>
        </w:rPr>
        <w:t>p</w:t>
      </w:r>
      <w:r w:rsidRPr="001860C2">
        <w:rPr>
          <w:rFonts w:ascii="Times New Roman" w:hAnsi="Times New Roman" w:cs="Times New Roman"/>
        </w:rPr>
        <w:t>.mark[i,j], K.trap[j])</w:t>
      </w:r>
    </w:p>
    <w:p w14:paraId="678D9D77" w14:textId="4095531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3EDED691" w14:textId="3BA14F01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5327CCCD" w14:textId="16434806" w:rsidR="00F0194E" w:rsidRPr="001860C2" w:rsidRDefault="001860C2" w:rsidP="00F0194E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(j in 1:n.cams){</w:t>
      </w:r>
      <w:r w:rsidR="00D95600">
        <w:rPr>
          <w:rFonts w:ascii="Times New Roman" w:hAnsi="Times New Roman" w:cs="Times New Roman"/>
        </w:rPr>
        <w:t xml:space="preserve"> </w:t>
      </w:r>
      <w:r w:rsidR="00F0194E" w:rsidRPr="001860C2">
        <w:rPr>
          <w:rFonts w:ascii="Times New Roman" w:hAnsi="Times New Roman" w:cs="Times New Roman"/>
        </w:rPr>
        <w:t xml:space="preserve"># </w:t>
      </w:r>
      <w:r w:rsidR="00F0194E">
        <w:rPr>
          <w:rFonts w:ascii="Times New Roman" w:hAnsi="Times New Roman" w:cs="Times New Roman"/>
        </w:rPr>
        <w:t>Resight probability</w:t>
      </w:r>
    </w:p>
    <w:p w14:paraId="5D7E667A" w14:textId="338E39A4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d.resight2[i,j] &lt;- (x0g[i]-cam.x[j])^2 + (y0g[i]-cam.y[j])^2</w:t>
      </w:r>
    </w:p>
    <w:p w14:paraId="552E3A93" w14:textId="7246214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6989F496" w14:textId="0778167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6C7920DD" w14:textId="25035D9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7DEEC095" w14:textId="0D2AAC8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# Camera data</w:t>
      </w:r>
    </w:p>
    <w:p w14:paraId="4B5F0F89" w14:textId="39294069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lastRenderedPageBreak/>
        <w:t>for (i in 1:n.marked){</w:t>
      </w:r>
    </w:p>
    <w:p w14:paraId="18E3DAE8" w14:textId="7E98CAA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j in 1:n.cams){</w:t>
      </w:r>
    </w:p>
    <w:p w14:paraId="7851AB7A" w14:textId="46A3E9BF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k in 1:</w:t>
      </w:r>
      <w:r w:rsidR="009D0CF6">
        <w:rPr>
          <w:rFonts w:ascii="Times New Roman" w:hAnsi="Times New Roman" w:cs="Times New Roman"/>
        </w:rPr>
        <w:t>K.cam</w:t>
      </w:r>
      <w:r w:rsidRPr="001860C2">
        <w:rPr>
          <w:rFonts w:ascii="Times New Roman" w:hAnsi="Times New Roman" w:cs="Times New Roman"/>
        </w:rPr>
        <w:t>){</w:t>
      </w:r>
    </w:p>
    <w:p w14:paraId="702C662C" w14:textId="53475EFE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Y.cam[i,j,k] ~ dbern(</w:t>
      </w:r>
      <w:r w:rsidR="008758BF">
        <w:rPr>
          <w:rFonts w:ascii="Times New Roman" w:hAnsi="Times New Roman" w:cs="Times New Roman"/>
        </w:rPr>
        <w:t>p</w:t>
      </w:r>
      <w:r w:rsidRPr="001860C2">
        <w:rPr>
          <w:rFonts w:ascii="Times New Roman" w:hAnsi="Times New Roman" w:cs="Times New Roman"/>
        </w:rPr>
        <w:t>.resight[i,j,k])</w:t>
      </w:r>
    </w:p>
    <w:p w14:paraId="725893C0" w14:textId="7309DAC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4B293100" w14:textId="5C1AC69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06499768" w14:textId="0A41F8B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5042326B" w14:textId="1FEF0DC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16951135" w14:textId="30F02C7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# Unknown individuals</w:t>
      </w:r>
    </w:p>
    <w:p w14:paraId="6FC1EC07" w14:textId="08E77CCC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i in 1:M){</w:t>
      </w:r>
    </w:p>
    <w:p w14:paraId="7D88B735" w14:textId="33AB593B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j in 1:n.cams){</w:t>
      </w:r>
    </w:p>
    <w:p w14:paraId="00E97766" w14:textId="4F8AEBF9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k in 1:</w:t>
      </w:r>
      <w:r w:rsidR="009D0CF6">
        <w:rPr>
          <w:rFonts w:ascii="Times New Roman" w:hAnsi="Times New Roman" w:cs="Times New Roman"/>
        </w:rPr>
        <w:t>K.cam</w:t>
      </w:r>
      <w:r w:rsidRPr="001860C2">
        <w:rPr>
          <w:rFonts w:ascii="Times New Roman" w:hAnsi="Times New Roman" w:cs="Times New Roman"/>
        </w:rPr>
        <w:t>){</w:t>
      </w:r>
    </w:p>
    <w:p w14:paraId="1796435F" w14:textId="4438F1F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yu[i,j,k] ~ dbern(</w:t>
      </w:r>
      <w:r w:rsidR="008758BF">
        <w:rPr>
          <w:rFonts w:ascii="Times New Roman" w:hAnsi="Times New Roman" w:cs="Times New Roman"/>
        </w:rPr>
        <w:t>p</w:t>
      </w:r>
      <w:r w:rsidRPr="001860C2">
        <w:rPr>
          <w:rFonts w:ascii="Times New Roman" w:hAnsi="Times New Roman" w:cs="Times New Roman"/>
        </w:rPr>
        <w:t>.resight[i,j,k]*(1 - marked[i]))</w:t>
      </w:r>
    </w:p>
    <w:p w14:paraId="7AA359A4" w14:textId="6CC78318" w:rsidR="001860C2" w:rsidRPr="001860C2" w:rsidRDefault="008758BF" w:rsidP="001860C2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1860C2" w:rsidRPr="001860C2">
        <w:rPr>
          <w:rFonts w:ascii="Times New Roman" w:hAnsi="Times New Roman" w:cs="Times New Roman"/>
        </w:rPr>
        <w:t>.resight[i,j,k] &lt;- lam0.resight[i,j,k]*exp(-d.resight2[i,j]/(2*sigma2[Sex2[i]]))*z[i]</w:t>
      </w:r>
    </w:p>
    <w:p w14:paraId="67B2F4E1" w14:textId="6EDB13CB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57694D8E" w14:textId="65934D54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7DD1170D" w14:textId="5F0A6FA6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596E3F17" w14:textId="2E6A0EDE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75772873" w14:textId="35C93324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 xml:space="preserve"># </w:t>
      </w:r>
      <w:r w:rsidR="00405DA3">
        <w:rPr>
          <w:rFonts w:ascii="Times New Roman" w:hAnsi="Times New Roman" w:cs="Times New Roman"/>
        </w:rPr>
        <w:t>Likelihood for unmarked</w:t>
      </w:r>
      <w:r w:rsidRPr="001860C2">
        <w:rPr>
          <w:rFonts w:ascii="Times New Roman" w:hAnsi="Times New Roman" w:cs="Times New Roman"/>
        </w:rPr>
        <w:t xml:space="preserve"> animals</w:t>
      </w:r>
    </w:p>
    <w:p w14:paraId="7757AE79" w14:textId="02BBB36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j in 1:n.cams){</w:t>
      </w:r>
    </w:p>
    <w:p w14:paraId="0672D945" w14:textId="75DE99FC" w:rsidR="00405DA3" w:rsidRDefault="001860C2" w:rsidP="00405DA3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k in 1:K.cam){</w:t>
      </w:r>
    </w:p>
    <w:p w14:paraId="3469986C" w14:textId="77C64664" w:rsidR="00405DA3" w:rsidRDefault="00405DA3" w:rsidP="00405DA3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U[j,k] ~ </w:t>
      </w:r>
      <w:r w:rsidR="001860C2" w:rsidRPr="001860C2">
        <w:rPr>
          <w:rFonts w:ascii="Times New Roman" w:hAnsi="Times New Roman" w:cs="Times New Roman"/>
        </w:rPr>
        <w:t>dsum(yu[1,j,k],</w:t>
      </w:r>
      <w:r>
        <w:rPr>
          <w:rFonts w:ascii="Times New Roman" w:hAnsi="Times New Roman" w:cs="Times New Roman"/>
        </w:rPr>
        <w:t xml:space="preserve"> </w:t>
      </w:r>
      <w:r w:rsidR="001860C2" w:rsidRPr="001860C2">
        <w:rPr>
          <w:rFonts w:ascii="Times New Roman" w:hAnsi="Times New Roman" w:cs="Times New Roman"/>
        </w:rPr>
        <w:t>yu[2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4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5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6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7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8,j,k]</w:t>
      </w:r>
      <w:r>
        <w:rPr>
          <w:rFonts w:ascii="Times New Roman" w:hAnsi="Times New Roman" w:cs="Times New Roman"/>
        </w:rPr>
        <w:t>,</w:t>
      </w:r>
    </w:p>
    <w:p w14:paraId="22D72FAC" w14:textId="0C876630" w:rsidR="00405DA3" w:rsidRDefault="00405DA3" w:rsidP="00405DA3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y</w:t>
      </w:r>
      <w:r w:rsidR="001860C2" w:rsidRPr="001860C2">
        <w:rPr>
          <w:rFonts w:ascii="Times New Roman" w:hAnsi="Times New Roman" w:cs="Times New Roman"/>
        </w:rPr>
        <w:t>u[9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0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1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2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3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4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5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6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7,j,k]</w:t>
      </w:r>
      <w:r>
        <w:rPr>
          <w:rFonts w:ascii="Times New Roman" w:hAnsi="Times New Roman" w:cs="Times New Roman"/>
        </w:rPr>
        <w:t xml:space="preserve">, </w:t>
      </w:r>
    </w:p>
    <w:p w14:paraId="39CC822A" w14:textId="4167FCA7" w:rsidR="00405DA3" w:rsidRDefault="00405DA3" w:rsidP="00405DA3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y</w:t>
      </w:r>
      <w:r w:rsidR="001860C2" w:rsidRPr="001860C2">
        <w:rPr>
          <w:rFonts w:ascii="Times New Roman" w:hAnsi="Times New Roman" w:cs="Times New Roman"/>
        </w:rPr>
        <w:t>u[18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19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0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1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2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3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4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5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6,j,k]</w:t>
      </w:r>
      <w:r>
        <w:rPr>
          <w:rFonts w:ascii="Times New Roman" w:hAnsi="Times New Roman" w:cs="Times New Roman"/>
        </w:rPr>
        <w:t xml:space="preserve">, </w:t>
      </w:r>
    </w:p>
    <w:p w14:paraId="05B1D701" w14:textId="4D547BDE" w:rsidR="001860C2" w:rsidRPr="001860C2" w:rsidRDefault="00405DA3" w:rsidP="00405DA3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y</w:t>
      </w:r>
      <w:r w:rsidR="001860C2" w:rsidRPr="001860C2">
        <w:rPr>
          <w:rFonts w:ascii="Times New Roman" w:hAnsi="Times New Roman" w:cs="Times New Roman"/>
        </w:rPr>
        <w:t>u[27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8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29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0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1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2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3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4,j,k]</w:t>
      </w:r>
      <w:r>
        <w:rPr>
          <w:rFonts w:ascii="Times New Roman" w:hAnsi="Times New Roman" w:cs="Times New Roman"/>
        </w:rPr>
        <w:t>, y</w:t>
      </w:r>
      <w:r w:rsidR="001860C2" w:rsidRPr="001860C2">
        <w:rPr>
          <w:rFonts w:ascii="Times New Roman" w:hAnsi="Times New Roman" w:cs="Times New Roman"/>
        </w:rPr>
        <w:t>u[35,j,k])</w:t>
      </w:r>
    </w:p>
    <w:p w14:paraId="1291F358" w14:textId="3D20CE63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0431305E" w14:textId="2E9A8488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 xml:space="preserve">} </w:t>
      </w:r>
    </w:p>
    <w:p w14:paraId="6E193EDE" w14:textId="78DB23B4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598DB7BE" w14:textId="09F5A97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# Telemetry data for collared animals</w:t>
      </w:r>
    </w:p>
    <w:p w14:paraId="2CCEDFD9" w14:textId="3073752E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i in 1:n.collar){</w:t>
      </w:r>
    </w:p>
    <w:p w14:paraId="176E49EC" w14:textId="5863209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for (r in off1[i]:off2[i]){</w:t>
      </w:r>
    </w:p>
    <w:p w14:paraId="7D169E26" w14:textId="6DE6AB4E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locs[r,1] ~ dnorm(x0g[i], 1/(sigma[Sex2[i]]^2))</w:t>
      </w:r>
    </w:p>
    <w:p w14:paraId="67BE1994" w14:textId="4546B6B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locs[r,2] ~ dnorm(y0g[i], 1/(sigma[Sex2[i]]^2))</w:t>
      </w:r>
    </w:p>
    <w:p w14:paraId="02E833B0" w14:textId="44DD3D9D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21139026" w14:textId="7691786A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p w14:paraId="068DD7E7" w14:textId="45C5662E" w:rsidR="001860C2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</w:p>
    <w:p w14:paraId="492B9C30" w14:textId="40EDCD4D" w:rsidR="00A42D35" w:rsidRPr="001860C2" w:rsidRDefault="001860C2" w:rsidP="001860C2">
      <w:pPr>
        <w:spacing w:after="0" w:line="240" w:lineRule="auto"/>
        <w:rPr>
          <w:rFonts w:ascii="Times New Roman" w:hAnsi="Times New Roman" w:cs="Times New Roman"/>
        </w:rPr>
      </w:pPr>
      <w:r w:rsidRPr="001860C2">
        <w:rPr>
          <w:rFonts w:ascii="Times New Roman" w:hAnsi="Times New Roman" w:cs="Times New Roman"/>
        </w:rPr>
        <w:t>}</w:t>
      </w:r>
    </w:p>
    <w:sectPr w:rsidR="00A42D35" w:rsidRPr="001860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860C2"/>
    <w:rsid w:val="001860C2"/>
    <w:rsid w:val="00220313"/>
    <w:rsid w:val="00274AA9"/>
    <w:rsid w:val="002C41D3"/>
    <w:rsid w:val="003032D4"/>
    <w:rsid w:val="00405DA3"/>
    <w:rsid w:val="0059639D"/>
    <w:rsid w:val="005D5912"/>
    <w:rsid w:val="00776F6B"/>
    <w:rsid w:val="007F6D73"/>
    <w:rsid w:val="00831506"/>
    <w:rsid w:val="008425B5"/>
    <w:rsid w:val="008758BF"/>
    <w:rsid w:val="00885F27"/>
    <w:rsid w:val="00976A14"/>
    <w:rsid w:val="009B5394"/>
    <w:rsid w:val="009B604E"/>
    <w:rsid w:val="009D0CF6"/>
    <w:rsid w:val="00A42D35"/>
    <w:rsid w:val="00C245DA"/>
    <w:rsid w:val="00C45419"/>
    <w:rsid w:val="00CB659A"/>
    <w:rsid w:val="00D95600"/>
    <w:rsid w:val="00DF3B50"/>
    <w:rsid w:val="00EE29AE"/>
    <w:rsid w:val="00F0194E"/>
    <w:rsid w:val="00F46F1D"/>
    <w:rsid w:val="00F721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E991D8"/>
  <w15:chartTrackingRefBased/>
  <w15:docId w15:val="{C1B8BF41-7730-4D71-AFAF-4B9509E231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860C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60C2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60C2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60C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60C2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6D73"/>
    <w:pPr>
      <w:spacing w:line="240" w:lineRule="auto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6D73"/>
    <w:rPr>
      <w:rFonts w:eastAsiaTheme="minorEastAsia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76F6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65</Words>
  <Characters>5502</Characters>
  <Application>Microsoft Office Word</Application>
  <DocSecurity>0</DocSecurity>
  <Lines>93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SU College of Engineering</Company>
  <LinksUpToDate>false</LinksUpToDate>
  <CharactersWithSpaces>64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Green</dc:creator>
  <cp:keywords/>
  <dc:description/>
  <cp:lastModifiedBy>Client Services</cp:lastModifiedBy>
  <cp:revision>2</cp:revision>
  <dcterms:created xsi:type="dcterms:W3CDTF">2018-01-09T22:02:00Z</dcterms:created>
  <dcterms:modified xsi:type="dcterms:W3CDTF">2018-01-09T22:02:00Z</dcterms:modified>
</cp:coreProperties>
</file>